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BFAD74E"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commentRangeStart w:id="1"/>
      <w:commentRangeStart w:id="2"/>
      <w:ins w:id="3" w:author="Kiara Kattler" w:date="2024-10-02T17:31:00Z" w16du:dateUtc="2024-10-02T23:31:00Z">
        <w:r w:rsidR="00D64188">
          <w:rPr>
            <w:vertAlign w:val="superscript"/>
          </w:rPr>
          <w:t>,4</w:t>
        </w:r>
      </w:ins>
      <w:commentRangeEnd w:id="1"/>
      <w:ins w:id="4" w:author="Kiara Kattler" w:date="2024-10-02T17:42:00Z" w16du:dateUtc="2024-10-02T23:42:00Z">
        <w:r w:rsidR="00D64188">
          <w:rPr>
            <w:rStyle w:val="CommentReference"/>
          </w:rPr>
          <w:commentReference w:id="1"/>
        </w:r>
      </w:ins>
      <w:commentRangeEnd w:id="2"/>
      <w:ins w:id="5" w:author="Kiara Kattler" w:date="2024-10-02T18:00:00Z" w16du:dateUtc="2024-10-03T00:00:00Z">
        <w:r w:rsidR="00A93AB7">
          <w:rPr>
            <w:rStyle w:val="CommentReference"/>
          </w:rPr>
          <w:commentReference w:id="2"/>
        </w:r>
      </w:ins>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18233027" w:rsidR="008307A0" w:rsidRPr="005F1E8D" w:rsidRDefault="00D64188" w:rsidP="00CE7337">
      <w:pPr>
        <w:spacing w:line="480" w:lineRule="auto"/>
      </w:pPr>
      <w:ins w:id="6" w:author="Kiara Kattler" w:date="2024-10-02T17:31:00Z" w16du:dateUtc="2024-10-02T23:31:00Z">
        <w:r w:rsidRPr="008F3C91">
          <w:rPr>
            <w:vertAlign w:val="superscript"/>
            <w:rPrChange w:id="7" w:author="Kiara Kattler" w:date="2024-10-03T08:08:00Z" w16du:dateUtc="2024-10-03T14:08:00Z">
              <w:rPr/>
            </w:rPrChange>
          </w:rPr>
          <w:t>4</w:t>
        </w:r>
      </w:ins>
      <w:ins w:id="8" w:author="Kiara Kattler" w:date="2024-10-02T17:42:00Z" w16du:dateUtc="2024-10-02T23:42:00Z">
        <w:r w:rsidR="00AC05CD">
          <w:t xml:space="preserve"> University of Alberta</w:t>
        </w:r>
        <w:r w:rsidR="00F773BD">
          <w:t>, Edmonton, Canada</w:t>
        </w:r>
      </w:ins>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315E682"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9"/>
      <w:r w:rsidRPr="005F1E8D">
        <w:t xml:space="preserve">and </w:t>
      </w:r>
      <w:commentRangeEnd w:id="9"/>
      <w:r w:rsidR="00A1653F">
        <w:rPr>
          <w:rStyle w:val="CommentReference"/>
        </w:rPr>
        <w:commentReference w:id="9"/>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higher within than </w:t>
      </w:r>
      <w:r w:rsidR="003C6B73">
        <w:t>at the edge of</w:t>
      </w:r>
      <w:r w:rsidR="00B61844" w:rsidRPr="005F1E8D">
        <w:t xml:space="preserve"> </w:t>
      </w:r>
      <w:r w:rsidRPr="005F1E8D">
        <w:t>kelp forests</w:t>
      </w:r>
      <w:r w:rsidR="003C6B73">
        <w:t xml:space="preserve">, </w:t>
      </w:r>
      <w:commentRangeStart w:id="10"/>
      <w:r w:rsidR="003C6B73">
        <w:t>~ 5 m away</w:t>
      </w:r>
      <w:r w:rsidRPr="005F1E8D">
        <w:t xml:space="preserve">, </w:t>
      </w:r>
      <w:commentRangeEnd w:id="10"/>
      <w:r w:rsidR="000B124D">
        <w:rPr>
          <w:rStyle w:val="CommentReference"/>
        </w:rPr>
        <w:commentReference w:id="10"/>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5A0A94">
        <w:t xml:space="preserve">weakly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ins w:id="11" w:author="Kiara Kattler" w:date="2024-10-02T18:08:00Z" w16du:dateUtc="2024-10-03T00:08:00Z">
        <w:r w:rsidR="00EE37C2">
          <w:rPr>
            <w:iCs/>
          </w:rPr>
          <w:t>one</w:t>
        </w:r>
      </w:ins>
      <w:del w:id="12" w:author="Kiara Kattler" w:date="2024-10-02T18:08:00Z" w16du:dateUtc="2024-10-03T00:08:00Z">
        <w:r w:rsidRPr="005F1E8D" w:rsidDel="00EE37C2">
          <w:rPr>
            <w:iCs/>
          </w:rPr>
          <w:delText>a</w:delText>
        </w:r>
      </w:del>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w:t>
      </w:r>
      <w:commentRangeStart w:id="13"/>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13"/>
      <w:r w:rsidR="00B94A0D">
        <w:rPr>
          <w:rStyle w:val="CommentReference"/>
        </w:rPr>
        <w:commentReference w:id="13"/>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610AA6AE"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Pr>
          <w:color w:val="000000"/>
        </w:rPr>
        <w:t xml:space="preserve">However, the ecological importance of </w:t>
      </w:r>
      <w:commentRangeStart w:id="14"/>
      <w:r>
        <w:rPr>
          <w:color w:val="000000"/>
        </w:rPr>
        <w:t xml:space="preserve">consumer-regenerated nutrients </w:t>
      </w:r>
      <w:commentRangeEnd w:id="14"/>
      <w:r w:rsidR="00C557A7">
        <w:rPr>
          <w:rStyle w:val="CommentReference"/>
        </w:rPr>
        <w:commentReference w:id="14"/>
      </w:r>
      <w:r>
        <w:rPr>
          <w:color w:val="000000"/>
        </w:rPr>
        <w:t xml:space="preserve">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03CA3AC6" w:rsidR="00676581" w:rsidRPr="005F1E8D" w:rsidRDefault="00E428BC" w:rsidP="00360BBF">
      <w:pPr>
        <w:pBdr>
          <w:top w:val="nil"/>
          <w:left w:val="nil"/>
          <w:bottom w:val="nil"/>
          <w:right w:val="nil"/>
          <w:between w:val="nil"/>
        </w:pBdr>
        <w:spacing w:line="480" w:lineRule="auto"/>
        <w:ind w:firstLine="720"/>
        <w:rPr>
          <w:color w:val="000000"/>
        </w:rPr>
        <w:pPrChange w:id="15" w:author="Kiara Kattler" w:date="2024-10-02T18:24:00Z" w16du:dateUtc="2024-10-03T00:24:00Z">
          <w:pPr>
            <w:pBdr>
              <w:top w:val="nil"/>
              <w:left w:val="nil"/>
              <w:bottom w:val="nil"/>
              <w:right w:val="nil"/>
              <w:between w:val="nil"/>
            </w:pBdr>
            <w:spacing w:line="480" w:lineRule="auto"/>
          </w:pPr>
        </w:pPrChange>
      </w:pPr>
      <w:r w:rsidRPr="005F1E8D">
        <w:rPr>
          <w:color w:val="000000"/>
        </w:rPr>
        <w:lastRenderedPageBreak/>
        <w:t>Diurnal</w:t>
      </w:r>
      <w:r w:rsidR="00F92DAE" w:rsidRPr="005F1E8D">
        <w:rPr>
          <w:color w:val="000000"/>
        </w:rPr>
        <w:t xml:space="preserve"> </w:t>
      </w:r>
      <w:r w:rsidR="008651BB" w:rsidRPr="005F1E8D">
        <w:rPr>
          <w:color w:val="000000"/>
        </w:rPr>
        <w:t xml:space="preserve">migrations are a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commentRangeStart w:id="16"/>
      <w:commentRangeStart w:id="17"/>
      <w:r w:rsidR="00066613" w:rsidRPr="005F1E8D">
        <w:rPr>
          <w:color w:val="000000"/>
        </w:rPr>
        <w:t xml:space="preserve"> </w:t>
      </w:r>
      <w:commentRangeEnd w:id="16"/>
      <w:r w:rsidR="00360BBF">
        <w:rPr>
          <w:rStyle w:val="CommentReference"/>
        </w:rPr>
        <w:commentReference w:id="16"/>
      </w:r>
      <w:commentRangeEnd w:id="17"/>
      <w:r w:rsidR="001F2BDA">
        <w:rPr>
          <w:rStyle w:val="CommentReference"/>
        </w:rPr>
        <w:commentReference w:id="17"/>
      </w:r>
    </w:p>
    <w:p w14:paraId="59C2088B" w14:textId="3284A0B6"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del w:id="18" w:author="Kiara Kattler" w:date="2024-10-03T08:18:00Z" w16du:dateUtc="2024-10-03T14:18:00Z">
        <w:r w:rsidRPr="005F1E8D" w:rsidDel="000D0A14">
          <w:rPr>
            <w:color w:val="000000"/>
          </w:rPr>
          <w:delText>waters</w:delText>
        </w:r>
      </w:del>
      <w:ins w:id="19" w:author="Kiara Kattler" w:date="2024-10-03T08:18:00Z" w16du:dateUtc="2024-10-03T14:18:00Z">
        <w:r w:rsidR="000D0A14">
          <w:rPr>
            <w:color w:val="000000"/>
          </w:rPr>
          <w:t>oceans</w:t>
        </w:r>
      </w:ins>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 xml:space="preserve">(10 to 100 </w:t>
      </w:r>
      <w:commentRangeStart w:id="20"/>
      <w:r w:rsidR="00E53B33">
        <w:rPr>
          <w:color w:val="000000"/>
        </w:rPr>
        <w:t>km</w:t>
      </w:r>
      <w:commentRangeEnd w:id="20"/>
      <w:r w:rsidR="00A36A36">
        <w:rPr>
          <w:rStyle w:val="CommentReference"/>
        </w:rPr>
        <w:commentReference w:id="20"/>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21"/>
      <w:r w:rsidR="00E53B33" w:rsidRPr="00E53B33">
        <w:rPr>
          <w:color w:val="000000"/>
        </w:rPr>
        <w:t>For example</w:t>
      </w:r>
      <w:commentRangeEnd w:id="21"/>
      <w:r w:rsidR="001D5081">
        <w:rPr>
          <w:rStyle w:val="CommentReference"/>
        </w:rPr>
        <w:commentReference w:id="21"/>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w:t>
      </w:r>
      <w:r w:rsidR="00FA0E9B" w:rsidRPr="005F1E8D">
        <w:rPr>
          <w:color w:val="000000"/>
        </w:rPr>
        <w:lastRenderedPageBreak/>
        <w:t xml:space="preserve">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commentRangeStart w:id="22"/>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commentRangeEnd w:id="22"/>
      <w:r w:rsidR="004E5043">
        <w:rPr>
          <w:rStyle w:val="CommentReference"/>
        </w:rPr>
        <w:commentReference w:id="22"/>
      </w:r>
      <w:r w:rsidR="00B40590" w:rsidRPr="005F1E8D">
        <w:rPr>
          <w:color w:val="000000"/>
        </w:rPr>
        <w:t>.</w:t>
      </w:r>
    </w:p>
    <w:p w14:paraId="565442B3" w14:textId="0B5A9E54"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charismatic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xml:space="preserve">), which is preferentially taken up by primary producers over other forms of nitrogen </w:t>
      </w:r>
      <w:del w:id="23" w:author="Kiara Kattler" w:date="2024-10-03T08:34:00Z" w16du:dateUtc="2024-10-03T14:34:00Z">
        <w:r w:rsidR="00AD64D7" w:rsidRPr="005F1E8D" w:rsidDel="0056137A">
          <w:rPr>
            <w:color w:val="000000"/>
          </w:rPr>
          <w:delText xml:space="preserve">like </w:delText>
        </w:r>
      </w:del>
      <w:ins w:id="24" w:author="Kiara Kattler" w:date="2024-10-03T08:34:00Z" w16du:dateUtc="2024-10-03T14:34:00Z">
        <w:r w:rsidR="0056137A">
          <w:rPr>
            <w:color w:val="000000"/>
          </w:rPr>
          <w:t>such as</w:t>
        </w:r>
        <w:r w:rsidR="0056137A" w:rsidRPr="005F1E8D">
          <w:rPr>
            <w:color w:val="000000"/>
          </w:rPr>
          <w:t xml:space="preserve"> </w:t>
        </w:r>
      </w:ins>
      <w:r w:rsidR="00AD64D7" w:rsidRPr="005F1E8D">
        <w:rPr>
          <w:color w:val="000000"/>
        </w:rPr>
        <w:t>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2013F1CF"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t xml:space="preserve">We tested the hypothesis that animal-regenerated nutrients could contribute to variability in </w:t>
      </w:r>
      <w:r w:rsidR="006214D6">
        <w:rPr>
          <w:color w:val="000000"/>
        </w:rPr>
        <w:lastRenderedPageBreak/>
        <w:t xml:space="preserve">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w:t>
      </w:r>
      <w:proofErr w:type="gramStart"/>
      <w:r w:rsidR="00E65785" w:rsidRPr="00E65785">
        <w:rPr>
          <w:color w:val="000000"/>
          <w:highlight w:val="green"/>
        </w:rPr>
        <w:t>a,b</w:t>
      </w:r>
      <w:proofErr w:type="gramEnd"/>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commentRangeStart w:id="25"/>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25"/>
      <w:r w:rsidR="0056137A">
        <w:rPr>
          <w:rStyle w:val="CommentReference"/>
        </w:rPr>
        <w:commentReference w:id="25"/>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scale patterns of kelp response 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w:t>
      </w:r>
      <w:r w:rsidR="00486C53">
        <w:lastRenderedPageBreak/>
        <w:t xml:space="preserve">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6AE38B8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w:t>
      </w:r>
      <w:del w:id="26" w:author="Kiara Kattler" w:date="2024-10-03T08:55:00Z" w16du:dateUtc="2024-10-03T14:55:00Z">
        <w:r w:rsidR="00547A38" w:rsidRPr="005F1E8D" w:rsidDel="00D154BC">
          <w:delText xml:space="preserve">and </w:delText>
        </w:r>
      </w:del>
      <w:r w:rsidR="00547A38" w:rsidRPr="005F1E8D">
        <w:t xml:space="preserve">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0D4EE10B"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ins w:id="27" w:author="Kiara Kattler" w:date="2024-10-03T08:56:00Z" w16du:dateUtc="2024-10-03T14:56:00Z">
        <w:r w:rsidR="004B4907">
          <w:t xml:space="preserve">opaque </w:t>
        </w:r>
      </w:ins>
      <w:commentRangeStart w:id="28"/>
      <w:r w:rsidRPr="005F1E8D">
        <w:t>amber</w:t>
      </w:r>
      <w:commentRangeEnd w:id="28"/>
      <w:r w:rsidR="00CF24C2">
        <w:rPr>
          <w:rStyle w:val="CommentReference"/>
        </w:rPr>
        <w:commentReference w:id="28"/>
      </w:r>
      <w:r w:rsidRPr="005F1E8D">
        <w:t xml:space="preserve">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lastRenderedPageBreak/>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9"/>
      <w:commentRangeStart w:id="30"/>
      <w:r w:rsidR="007268C2" w:rsidRPr="005F1E8D">
        <w:rPr>
          <w:color w:val="000000"/>
        </w:rPr>
        <w:t xml:space="preserve">Lim </w:t>
      </w:r>
      <w:proofErr w:type="spellStart"/>
      <w:r w:rsidR="007268C2" w:rsidRPr="005F1E8D">
        <w:rPr>
          <w:color w:val="000000"/>
        </w:rPr>
        <w:t>unpubl</w:t>
      </w:r>
      <w:commentRangeEnd w:id="29"/>
      <w:proofErr w:type="spellEnd"/>
      <w:r w:rsidR="006214D6">
        <w:rPr>
          <w:color w:val="000000"/>
        </w:rPr>
        <w:t>.</w:t>
      </w:r>
      <w:r w:rsidR="001D7BE9">
        <w:rPr>
          <w:rStyle w:val="CommentReference"/>
        </w:rPr>
        <w:commentReference w:id="29"/>
      </w:r>
      <w:commentRangeEnd w:id="30"/>
      <w:r w:rsidR="0067503F">
        <w:rPr>
          <w:rStyle w:val="CommentReference"/>
        </w:rPr>
        <w:commentReference w:id="30"/>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4A7B820E"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ins w:id="31" w:author="Kiara Kattler" w:date="2024-10-03T08:59:00Z" w16du:dateUtc="2024-10-03T14:59:00Z">
        <w:r w:rsidR="00966E65">
          <w:t xml:space="preserve"> (model number?)</w:t>
        </w:r>
      </w:ins>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32"/>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32"/>
      <w:r w:rsidR="003E3578">
        <w:rPr>
          <w:rStyle w:val="CommentReference"/>
        </w:rPr>
        <w:commentReference w:id="32"/>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xml:space="preserve">) from the site via SCUBA, </w:t>
      </w:r>
      <w:commentRangeStart w:id="33"/>
      <w:r w:rsidR="00C12458" w:rsidRPr="005F1E8D">
        <w:t xml:space="preserve">measured contracted sea cucumber length </w:t>
      </w:r>
      <w:commentRangeEnd w:id="33"/>
      <w:r w:rsidR="006717E0">
        <w:rPr>
          <w:rStyle w:val="CommentReference"/>
        </w:rPr>
        <w:commentReference w:id="33"/>
      </w:r>
      <w:r w:rsidR="00C12458" w:rsidRPr="005F1E8D">
        <w:t>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285080DC"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commentRangeStart w:id="34"/>
      <w:r w:rsidR="00BD384B" w:rsidRPr="005F1E8D">
        <w:rPr>
          <w:color w:val="000000"/>
        </w:rPr>
        <w:t>June 10 – 19, 2023</w:t>
      </w:r>
      <w:commentRangeEnd w:id="34"/>
      <w:r w:rsidR="000150BA">
        <w:rPr>
          <w:rStyle w:val="CommentReference"/>
        </w:rPr>
        <w:commentReference w:id="34"/>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w:t>
      </w:r>
      <w:ins w:id="35" w:author="Kiara Kattler" w:date="2024-10-03T09:05:00Z" w16du:dateUtc="2024-10-03T15:05:00Z">
        <w:r w:rsidR="00587911">
          <w:rPr>
            <w:color w:val="000000"/>
          </w:rPr>
          <w:t xml:space="preserve">with x </w:t>
        </w:r>
      </w:ins>
      <w:r w:rsidR="007D6070" w:rsidRPr="005F1E8D">
        <w:rPr>
          <w:color w:val="000000"/>
        </w:rPr>
        <w:t xml:space="preserve">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w:t>
      </w:r>
      <w:r w:rsidR="007D6070" w:rsidRPr="005F1E8D">
        <w:rPr>
          <w:color w:val="000000"/>
        </w:rPr>
        <w:lastRenderedPageBreak/>
        <w:t xml:space="preserve">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A4A1039" w14:textId="56006959"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invertebrates, sunflower sea stars and economically important species (abalone and scallops) were </w:t>
      </w:r>
      <w:r w:rsidR="00131A7C">
        <w:t>measured</w:t>
      </w:r>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r w:rsidR="00131A7C" w:rsidRPr="005F1E8D">
        <w:t>. For all other</w:t>
      </w:r>
      <w:r w:rsidR="00131A7C">
        <w:t xml:space="preserve"> </w:t>
      </w:r>
      <w:r w:rsidR="00131A7C">
        <w:lastRenderedPageBreak/>
        <w:t>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When 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5F1E8D" w:rsidRDefault="008600C1" w:rsidP="008600C1">
      <w:pPr>
        <w:spacing w:line="480" w:lineRule="auto"/>
        <w:rPr>
          <w:iCs/>
        </w:rPr>
      </w:pPr>
      <w:r w:rsidRPr="005F1E8D">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 xml:space="preserve">as the response variable, and animal abundance, </w:t>
      </w:r>
      <w:commentRangeStart w:id="36"/>
      <w:r w:rsidRPr="005F1E8D">
        <w:t>tide exchange</w:t>
      </w:r>
      <w:commentRangeEnd w:id="36"/>
      <w:r w:rsidR="00B63962">
        <w:rPr>
          <w:rStyle w:val="CommentReference"/>
        </w:rPr>
        <w:commentReference w:id="36"/>
      </w:r>
      <w:r w:rsidRPr="005F1E8D">
        <w:t>,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lastRenderedPageBreak/>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w:t>
      </w:r>
      <w:r w:rsidR="00D823F4" w:rsidRPr="005F1E8D">
        <w:lastRenderedPageBreak/>
        <w:t xml:space="preserve">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proofErr w:type="spellStart"/>
      <w:r w:rsidR="0097669C">
        <w:t>unpubl</w:t>
      </w:r>
      <w:proofErr w:type="spellEnd"/>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485A6ACE"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ins w:id="37" w:author="Kiara Kattler" w:date="2024-10-03T09:16:00Z" w16du:dateUtc="2024-10-03T15:16:00Z">
        <w:r w:rsidR="00291E5F">
          <w:t xml:space="preserve">The change in </w:t>
        </w:r>
      </w:ins>
      <w:del w:id="38" w:author="Kiara Kattler" w:date="2024-10-03T09:16:00Z" w16du:dateUtc="2024-10-03T15:16:00Z">
        <w:r w:rsidR="00846C5B" w:rsidRPr="005F1E8D" w:rsidDel="00291E5F">
          <w:delText>∆</w:delText>
        </w:r>
      </w:del>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lastRenderedPageBreak/>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CCCB9D4" w:rsidR="00057B69" w:rsidRDefault="004934ED" w:rsidP="00623DD8">
      <w:pPr>
        <w:spacing w:line="480" w:lineRule="auto"/>
      </w:pPr>
      <w:r>
        <w:t xml:space="preserve">We found </w:t>
      </w:r>
      <w:r w:rsidR="00A5377F">
        <w:t xml:space="preserve">at least some </w:t>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crabs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lastRenderedPageBreak/>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39"/>
      <w:r w:rsidRPr="00306F1F">
        <w:rPr>
          <w:i/>
          <w:iCs/>
        </w:rPr>
        <w:t>Small-scale</w:t>
      </w:r>
      <w:r w:rsidR="000D0CF1">
        <w:rPr>
          <w:i/>
          <w:iCs/>
        </w:rPr>
        <w:t xml:space="preserve"> variation</w:t>
      </w:r>
      <w:commentRangeEnd w:id="39"/>
      <w:r w:rsidR="00D36A7A">
        <w:rPr>
          <w:rStyle w:val="CommentReference"/>
        </w:rPr>
        <w:commentReference w:id="39"/>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w:t>
      </w:r>
      <w:r w:rsidR="009509EA">
        <w:lastRenderedPageBreak/>
        <w:t xml:space="preserve">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777A05DB"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w:t>
      </w:r>
      <w:r w:rsidR="006005D7">
        <w:lastRenderedPageBreak/>
        <w:t xml:space="preserve">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lastRenderedPageBreak/>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w:t>
      </w:r>
      <w:r w:rsidR="00906B6A">
        <w:lastRenderedPageBreak/>
        <w:t xml:space="preserve">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very likely 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commentRangeStart w:id="40"/>
      <w:commentRangeStart w:id="41"/>
      <w:r w:rsidRPr="006214D6">
        <w:rPr>
          <w:b/>
          <w:bCs/>
        </w:rPr>
        <w:t>Acknowledgements</w:t>
      </w:r>
      <w:commentRangeEnd w:id="40"/>
      <w:r w:rsidR="00830679">
        <w:rPr>
          <w:rStyle w:val="CommentReference"/>
        </w:rPr>
        <w:commentReference w:id="40"/>
      </w:r>
      <w:commentRangeEnd w:id="41"/>
      <w:r w:rsidR="008F1993">
        <w:rPr>
          <w:rStyle w:val="CommentReference"/>
        </w:rPr>
        <w:commentReference w:id="41"/>
      </w:r>
    </w:p>
    <w:p w14:paraId="0F8A8B2B" w14:textId="0B87156A" w:rsidR="006214D6" w:rsidRDefault="00E94D69" w:rsidP="00282591">
      <w:pPr>
        <w:spacing w:line="480" w:lineRule="auto"/>
      </w:pPr>
      <w:commentRangeStart w:id="42"/>
      <w:r>
        <w:t xml:space="preserve">Thank you to the volunteers who helped conduct Reef Life Surveys and to Amanda Bates and the </w:t>
      </w:r>
      <w:r w:rsidRPr="00E94D69">
        <w:t>Canada Research Chairs Program</w:t>
      </w:r>
      <w:r>
        <w:t xml:space="preserve"> for funding this critical long-term monitoring work.</w:t>
      </w:r>
      <w:commentRangeEnd w:id="42"/>
      <w:r>
        <w:rPr>
          <w:rStyle w:val="CommentReference"/>
        </w:rPr>
        <w:commentReference w:id="42"/>
      </w:r>
      <w:r>
        <w:t xml:space="preserve"> Thank you to Siobhan Gray, Dave Porter, Phil Lavoie, Kelly Clement, and all the Bamfield Marine Sciences Center staff for their ongoing support. Hailey Davis 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43"/>
      <w:commentRangeStart w:id="44"/>
      <w:commentRangeEnd w:id="43"/>
      <w:r>
        <w:rPr>
          <w:rStyle w:val="CommentReference"/>
        </w:rPr>
        <w:lastRenderedPageBreak/>
        <w:commentReference w:id="43"/>
      </w:r>
      <w:commentRangeEnd w:id="44"/>
      <w:r w:rsidR="00532560">
        <w:rPr>
          <w:rStyle w:val="CommentReference"/>
        </w:rPr>
        <w:commentReference w:id="44"/>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r>
        <w:rPr>
          <w:b/>
          <w:noProof/>
        </w:rPr>
        <w:drawing>
          <wp:inline distT="0" distB="0" distL="0" distR="0" wp14:anchorId="2AEBEAE9" wp14:editId="2B510E73">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45"/>
      <w:r w:rsidRPr="00623DD8">
        <w:t>highest R</w:t>
      </w:r>
      <w:r w:rsidRPr="00623DD8">
        <w:rPr>
          <w:vertAlign w:val="superscript"/>
        </w:rPr>
        <w:t>2</w:t>
      </w:r>
      <w:r w:rsidRPr="00623DD8">
        <w:t xml:space="preserve"> values</w:t>
      </w:r>
      <w:commentRangeEnd w:id="45"/>
      <w:r w:rsidR="00F10A37">
        <w:rPr>
          <w:rStyle w:val="CommentReference"/>
        </w:rPr>
        <w:commentReference w:id="45"/>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9"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10" w:author="Kiara Kattler" w:date="2024-10-02T18:06:00Z" w:initials="KK">
    <w:p w14:paraId="4776375E"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13"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14" w:author="Kiara Kattler" w:date="2024-10-02T18:19:00Z" w:initials="KK">
    <w:p w14:paraId="0DCBE921" w14:textId="77777777" w:rsidR="006D747A" w:rsidRDefault="00C557A7" w:rsidP="006D747A">
      <w:r>
        <w:rPr>
          <w:rStyle w:val="CommentReference"/>
        </w:rPr>
        <w:annotationRef/>
      </w:r>
      <w:r w:rsidR="006D747A">
        <w:rPr>
          <w:sz w:val="20"/>
          <w:szCs w:val="20"/>
        </w:rPr>
        <w:t>Is this different than consumer mediated nutrients? Since you just introduced a new term my brain was still stuck on that so I dont know if this is different</w:t>
      </w:r>
    </w:p>
  </w:comment>
  <w:comment w:id="16" w:author="Kiara Kattler" w:date="2024-10-02T18:29:00Z" w:initials="KK">
    <w:p w14:paraId="74306C81" w14:textId="77777777" w:rsidR="006D747A" w:rsidRDefault="00360BBF" w:rsidP="006D747A">
      <w:r>
        <w:rPr>
          <w:rStyle w:val="CommentReference"/>
        </w:rPr>
        <w:annotationRef/>
      </w:r>
      <w:r w:rsidR="006D747A">
        <w:rPr>
          <w:sz w:val="20"/>
          <w:szCs w:val="20"/>
        </w:rPr>
        <w:t xml:space="preserve">I feel like this is a nice point to make, but I feel like it might set an expectation that you looked at how far nutrients from one spot were able to travel? </w:t>
      </w:r>
    </w:p>
  </w:comment>
  <w:comment w:id="17" w:author="Kiara Kattler" w:date="2024-10-02T18:37:00Z" w:initials="KK">
    <w:p w14:paraId="56365A5D" w14:textId="77777777" w:rsidR="001F2BDA" w:rsidRDefault="001F2BDA" w:rsidP="001F2BDA">
      <w:r>
        <w:rPr>
          <w:rStyle w:val="CommentReference"/>
        </w:rPr>
        <w:annotationRef/>
      </w:r>
      <w:r>
        <w:rPr>
          <w:sz w:val="20"/>
          <w:szCs w:val="20"/>
        </w:rPr>
        <w:t>I think the next paragraph does a really nice job of talking about spatial stuff!</w:t>
      </w:r>
    </w:p>
  </w:comment>
  <w:comment w:id="20" w:author="Kiara Kattler" w:date="2024-10-03T08:24:00Z" w:initials="KK">
    <w:p w14:paraId="72115133" w14:textId="77777777" w:rsidR="00A36A36" w:rsidRDefault="00A36A36" w:rsidP="00A36A36">
      <w:r>
        <w:rPr>
          <w:rStyle w:val="CommentReference"/>
        </w:rPr>
        <w:annotationRef/>
      </w:r>
      <w:r>
        <w:rPr>
          <w:sz w:val="20"/>
          <w:szCs w:val="20"/>
        </w:rPr>
        <w:t>Super minor but the bracket style isn’t consistent with above. When you introduced CND you didnt combine the two parenthesis but here you did</w:t>
      </w:r>
    </w:p>
  </w:comment>
  <w:comment w:id="21"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22" w:author="Kiara Kattler" w:date="2024-10-02T18:39:00Z" w:initials="KK">
    <w:p w14:paraId="050847A2" w14:textId="4B1DEA14" w:rsidR="004E5043" w:rsidRDefault="004E5043" w:rsidP="004E5043">
      <w:r>
        <w:rPr>
          <w:rStyle w:val="CommentReference"/>
        </w:rPr>
        <w:annotationRef/>
      </w:r>
      <w:r>
        <w:rPr>
          <w:sz w:val="20"/>
          <w:szCs w:val="20"/>
        </w:rPr>
        <w:t>Yessssssssss love it</w:t>
      </w:r>
    </w:p>
  </w:comment>
  <w:comment w:id="25" w:author="Kiara Kattler" w:date="2024-10-03T08:42:00Z" w:initials="KK">
    <w:p w14:paraId="086A43BB" w14:textId="77777777" w:rsidR="0056137A" w:rsidRDefault="0056137A" w:rsidP="0056137A">
      <w:r>
        <w:rPr>
          <w:rStyle w:val="CommentReference"/>
        </w:rPr>
        <w:annotationRef/>
      </w:r>
      <w:r>
        <w:rPr>
          <w:sz w:val="20"/>
          <w:szCs w:val="20"/>
        </w:rPr>
        <w:t>I feel like this contradicts a sentence in the first paragraph (“.. there is now substantial evidence that consumers also contribute to bottom-up effects”). Since this line highlights the literature gap but you already mentioned that there is evidence for bottom up impacts? (I could just see a reviewer pointing this out)</w:t>
      </w:r>
    </w:p>
  </w:comment>
  <w:comment w:id="28" w:author="Kiara Kattler" w:date="2024-10-03T09:02:00Z" w:initials="KK">
    <w:p w14:paraId="3DC24D93" w14:textId="77777777" w:rsidR="00CF24C2" w:rsidRDefault="00CF24C2" w:rsidP="00CF24C2">
      <w:r>
        <w:rPr>
          <w:rStyle w:val="CommentReference"/>
        </w:rPr>
        <w:annotationRef/>
      </w:r>
      <w:r>
        <w:rPr>
          <w:sz w:val="20"/>
          <w:szCs w:val="20"/>
        </w:rPr>
        <w:t>I feel like amber alone doesnt imply that it is impentrable to light</w:t>
      </w:r>
    </w:p>
  </w:comment>
  <w:comment w:id="29"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30"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32"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33" w:author="Kiara Kattler" w:date="2024-10-03T09:13:00Z" w:initials="KK">
    <w:p w14:paraId="541335B9" w14:textId="77777777" w:rsidR="00820B4D" w:rsidRDefault="006717E0" w:rsidP="00820B4D">
      <w:r>
        <w:rPr>
          <w:rStyle w:val="CommentReference"/>
        </w:rPr>
        <w:annotationRef/>
      </w:r>
      <w:r w:rsidR="00820B4D">
        <w:rPr>
          <w:sz w:val="20"/>
          <w:szCs w:val="20"/>
        </w:rPr>
        <w:t>Maybe add this size somewhere? If I were to replicate this study I think I would want to know this</w:t>
      </w:r>
    </w:p>
  </w:comment>
  <w:comment w:id="34"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36" w:author="Kiara Kattler" w:date="2024-10-03T09:22:00Z" w:initials="KK">
    <w:p w14:paraId="6940026B" w14:textId="40C4C539" w:rsidR="001510C2" w:rsidRDefault="00B63962" w:rsidP="001510C2">
      <w:r>
        <w:rPr>
          <w:rStyle w:val="CommentReference"/>
        </w:rPr>
        <w:annotationRef/>
      </w:r>
      <w:r w:rsidR="001510C2">
        <w:rPr>
          <w:sz w:val="20"/>
          <w:szCs w:val="20"/>
        </w:rPr>
        <w:t>I don’t see any info on tide data collection, did you get flow from online? Or just categorize it</w:t>
      </w:r>
    </w:p>
  </w:comment>
  <w:comment w:id="39" w:author="Em Lim" w:date="2024-10-01T15:50:00Z" w:initials="EL">
    <w:p w14:paraId="1AA22242" w14:textId="36225471"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40" w:author="Kiara Kattler" w:date="2024-10-03T09:08:00Z" w:initials="KK">
    <w:p w14:paraId="1CCC11DD" w14:textId="77777777" w:rsidR="00830679" w:rsidRDefault="00830679" w:rsidP="00830679">
      <w:r>
        <w:rPr>
          <w:rStyle w:val="CommentReference"/>
        </w:rPr>
        <w:annotationRef/>
      </w:r>
      <w:r>
        <w:rPr>
          <w:sz w:val="20"/>
          <w:szCs w:val="20"/>
        </w:rPr>
        <w:t>Maybe throw in the permit number for counting fish?</w:t>
      </w:r>
    </w:p>
  </w:comment>
  <w:comment w:id="41" w:author="Kiara Kattler" w:date="2024-10-03T09:43:00Z" w:initials="KK">
    <w:p w14:paraId="08CEA988" w14:textId="77777777" w:rsidR="008F1993" w:rsidRDefault="008F1993" w:rsidP="008F1993">
      <w:r>
        <w:rPr>
          <w:rStyle w:val="CommentReference"/>
        </w:rPr>
        <w:annotationRef/>
      </w:r>
      <w:r>
        <w:rPr>
          <w:sz w:val="20"/>
          <w:szCs w:val="20"/>
        </w:rPr>
        <w:t>And Kayla and Brittnie for helping with the crab cages?</w:t>
      </w:r>
    </w:p>
  </w:comment>
  <w:comment w:id="42" w:author="Em Lim" w:date="2024-09-17T13:57:00Z" w:initials="EL">
    <w:p w14:paraId="12A4051B" w14:textId="513B2524" w:rsidR="00E94D69" w:rsidRDefault="00E94D69" w:rsidP="00E94D69">
      <w:r>
        <w:rPr>
          <w:rStyle w:val="CommentReference"/>
        </w:rPr>
        <w:annotationRef/>
      </w:r>
      <w:r>
        <w:rPr>
          <w:sz w:val="20"/>
          <w:szCs w:val="20"/>
        </w:rPr>
        <w:t>Jasmin: Is this the correct way to do this?</w:t>
      </w:r>
    </w:p>
  </w:comment>
  <w:comment w:id="43"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44"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5"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7879D65A" w15:done="0"/>
  <w15:commentEx w15:paraId="4776375E" w15:done="0"/>
  <w15:commentEx w15:paraId="1D9F9C30" w15:done="0"/>
  <w15:commentEx w15:paraId="0DCBE921" w15:done="0"/>
  <w15:commentEx w15:paraId="74306C81" w15:done="0"/>
  <w15:commentEx w15:paraId="56365A5D" w15:paraIdParent="74306C81" w15:done="0"/>
  <w15:commentEx w15:paraId="72115133" w15:done="0"/>
  <w15:commentEx w15:paraId="05E45682" w15:done="0"/>
  <w15:commentEx w15:paraId="050847A2" w15:done="0"/>
  <w15:commentEx w15:paraId="086A43BB" w15:done="0"/>
  <w15:commentEx w15:paraId="3DC24D93" w15:done="0"/>
  <w15:commentEx w15:paraId="005215D3" w15:done="0"/>
  <w15:commentEx w15:paraId="17D38A3B" w15:paraIdParent="005215D3" w15:done="0"/>
  <w15:commentEx w15:paraId="6E64B024" w15:done="0"/>
  <w15:commentEx w15:paraId="541335B9" w15:done="0"/>
  <w15:commentEx w15:paraId="41555B0F" w15:done="0"/>
  <w15:commentEx w15:paraId="6940026B" w15:done="0"/>
  <w15:commentEx w15:paraId="1F3F920E" w15:done="0"/>
  <w15:commentEx w15:paraId="1CCC11DD" w15:done="0"/>
  <w15:commentEx w15:paraId="08CEA988" w15:paraIdParent="1CCC11DD" w15:done="0"/>
  <w15:commentEx w15:paraId="12A4051B" w15:done="0"/>
  <w15:commentEx w15:paraId="5A99A513" w15:done="0"/>
  <w15:commentEx w15:paraId="1F298D4A" w15:paraIdParent="5A99A513"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F7A3961" w16cex:dateUtc="2024-10-03T00:02:00Z"/>
  <w16cex:commentExtensible w16cex:durableId="5EAB119B" w16cex:dateUtc="2024-10-03T00:06:00Z"/>
  <w16cex:commentExtensible w16cex:durableId="6AD83E17" w16cex:dateUtc="2024-10-03T00:14:00Z"/>
  <w16cex:commentExtensible w16cex:durableId="1F3524F1" w16cex:dateUtc="2024-10-03T00:19:00Z"/>
  <w16cex:commentExtensible w16cex:durableId="70D42434" w16cex:dateUtc="2024-10-03T00:29:00Z"/>
  <w16cex:commentExtensible w16cex:durableId="4FC55BCC" w16cex:dateUtc="2024-10-03T00:37:00Z"/>
  <w16cex:commentExtensible w16cex:durableId="353542B7" w16cex:dateUtc="2024-10-03T14:24:00Z"/>
  <w16cex:commentExtensible w16cex:durableId="5CDF7571" w16cex:dateUtc="2024-10-03T14:31:00Z"/>
  <w16cex:commentExtensible w16cex:durableId="45579B89" w16cex:dateUtc="2024-10-03T00:39:00Z"/>
  <w16cex:commentExtensible w16cex:durableId="05F9086C" w16cex:dateUtc="2024-10-03T14:42:00Z"/>
  <w16cex:commentExtensible w16cex:durableId="42FC6A19" w16cex:dateUtc="2024-10-03T15:02:00Z"/>
  <w16cex:commentExtensible w16cex:durableId="60760F53" w16cex:dateUtc="2024-03-22T15:46:00Z"/>
  <w16cex:commentExtensible w16cex:durableId="11164900" w16cex:dateUtc="2024-10-03T15:00:00Z"/>
  <w16cex:commentExtensible w16cex:durableId="6B232AFD" w16cex:dateUtc="2024-10-03T15:13:00Z"/>
  <w16cex:commentExtensible w16cex:durableId="2F511C4B" w16cex:dateUtc="2024-10-03T15:50:00Z"/>
  <w16cex:commentExtensible w16cex:durableId="64DADCDB" w16cex:dateUtc="2024-10-03T15:22:00Z"/>
  <w16cex:commentExtensible w16cex:durableId="547F32F2" w16cex:dateUtc="2024-10-01T22:50:00Z"/>
  <w16cex:commentExtensible w16cex:durableId="1CEF95AC" w16cex:dateUtc="2024-10-03T15:08:00Z"/>
  <w16cex:commentExtensible w16cex:durableId="2AFD8333" w16cex:dateUtc="2024-10-03T15:43:00Z"/>
  <w16cex:commentExtensible w16cex:durableId="7D634B71" w16cex:dateUtc="2024-09-17T20:57: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7879D65A" w16cid:durableId="0F7A3961"/>
  <w16cid:commentId w16cid:paraId="4776375E" w16cid:durableId="5EAB119B"/>
  <w16cid:commentId w16cid:paraId="1D9F9C30" w16cid:durableId="6AD83E17"/>
  <w16cid:commentId w16cid:paraId="0DCBE921" w16cid:durableId="1F3524F1"/>
  <w16cid:commentId w16cid:paraId="74306C81" w16cid:durableId="70D42434"/>
  <w16cid:commentId w16cid:paraId="56365A5D" w16cid:durableId="4FC55BCC"/>
  <w16cid:commentId w16cid:paraId="72115133" w16cid:durableId="353542B7"/>
  <w16cid:commentId w16cid:paraId="05E45682" w16cid:durableId="5CDF7571"/>
  <w16cid:commentId w16cid:paraId="050847A2" w16cid:durableId="45579B89"/>
  <w16cid:commentId w16cid:paraId="086A43BB" w16cid:durableId="05F9086C"/>
  <w16cid:commentId w16cid:paraId="3DC24D93" w16cid:durableId="42FC6A19"/>
  <w16cid:commentId w16cid:paraId="005215D3" w16cid:durableId="60760F53"/>
  <w16cid:commentId w16cid:paraId="17D38A3B" w16cid:durableId="29AD30AD"/>
  <w16cid:commentId w16cid:paraId="6E64B024" w16cid:durableId="11164900"/>
  <w16cid:commentId w16cid:paraId="541335B9" w16cid:durableId="6B232AFD"/>
  <w16cid:commentId w16cid:paraId="41555B0F" w16cid:durableId="2F511C4B"/>
  <w16cid:commentId w16cid:paraId="6940026B" w16cid:durableId="64DADCDB"/>
  <w16cid:commentId w16cid:paraId="1F3F920E" w16cid:durableId="547F32F2"/>
  <w16cid:commentId w16cid:paraId="1CCC11DD" w16cid:durableId="1CEF95AC"/>
  <w16cid:commentId w16cid:paraId="08CEA988" w16cid:durableId="2AFD8333"/>
  <w16cid:commentId w16cid:paraId="12A4051B" w16cid:durableId="7D634B71"/>
  <w16cid:commentId w16cid:paraId="5A99A513" w16cid:durableId="459C4B33"/>
  <w16cid:commentId w16cid:paraId="1F298D4A" w16cid:durableId="18982704"/>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923CF2" w14:textId="77777777" w:rsidR="00CE4602" w:rsidRDefault="00CE4602" w:rsidP="009B4C2B">
      <w:r>
        <w:separator/>
      </w:r>
    </w:p>
  </w:endnote>
  <w:endnote w:type="continuationSeparator" w:id="0">
    <w:p w14:paraId="7DC8E12C" w14:textId="77777777" w:rsidR="00CE4602" w:rsidRDefault="00CE4602"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E03620" w14:textId="77777777" w:rsidR="00CE4602" w:rsidRDefault="00CE4602" w:rsidP="009B4C2B">
      <w:r>
        <w:separator/>
      </w:r>
    </w:p>
  </w:footnote>
  <w:footnote w:type="continuationSeparator" w:id="0">
    <w:p w14:paraId="4FB09B8F" w14:textId="77777777" w:rsidR="00CE4602" w:rsidRDefault="00CE4602"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92ACC"/>
    <w:rsid w:val="00094986"/>
    <w:rsid w:val="00095C26"/>
    <w:rsid w:val="000A1681"/>
    <w:rsid w:val="000A1A31"/>
    <w:rsid w:val="000A63B7"/>
    <w:rsid w:val="000A641E"/>
    <w:rsid w:val="000A6D26"/>
    <w:rsid w:val="000B124D"/>
    <w:rsid w:val="000B303C"/>
    <w:rsid w:val="000C156B"/>
    <w:rsid w:val="000C2453"/>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2ADA"/>
    <w:rsid w:val="00144B86"/>
    <w:rsid w:val="001510C2"/>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DDA"/>
    <w:rsid w:val="001F2B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0BBF"/>
    <w:rsid w:val="00363EDC"/>
    <w:rsid w:val="003665DF"/>
    <w:rsid w:val="00367076"/>
    <w:rsid w:val="003717AA"/>
    <w:rsid w:val="003733DE"/>
    <w:rsid w:val="00374B2C"/>
    <w:rsid w:val="00375CD0"/>
    <w:rsid w:val="00377E7D"/>
    <w:rsid w:val="003801C9"/>
    <w:rsid w:val="00380F24"/>
    <w:rsid w:val="00382F5B"/>
    <w:rsid w:val="003859F6"/>
    <w:rsid w:val="0039086A"/>
    <w:rsid w:val="00390AE6"/>
    <w:rsid w:val="003922EB"/>
    <w:rsid w:val="00392DBC"/>
    <w:rsid w:val="00396449"/>
    <w:rsid w:val="00397B9C"/>
    <w:rsid w:val="003A204B"/>
    <w:rsid w:val="003B402E"/>
    <w:rsid w:val="003B4768"/>
    <w:rsid w:val="003B6CDD"/>
    <w:rsid w:val="003C6B73"/>
    <w:rsid w:val="003C7B94"/>
    <w:rsid w:val="003D17AC"/>
    <w:rsid w:val="003D27E4"/>
    <w:rsid w:val="003D3B9E"/>
    <w:rsid w:val="003D5A5B"/>
    <w:rsid w:val="003D5FEF"/>
    <w:rsid w:val="003E0CA3"/>
    <w:rsid w:val="003E0D14"/>
    <w:rsid w:val="003E3578"/>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C10EB"/>
    <w:rsid w:val="004C436C"/>
    <w:rsid w:val="004C7077"/>
    <w:rsid w:val="004D08E1"/>
    <w:rsid w:val="004D42BB"/>
    <w:rsid w:val="004D42C3"/>
    <w:rsid w:val="004E5043"/>
    <w:rsid w:val="004E5C73"/>
    <w:rsid w:val="004E6F1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137A"/>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532D"/>
    <w:rsid w:val="006528A1"/>
    <w:rsid w:val="00655502"/>
    <w:rsid w:val="006610AC"/>
    <w:rsid w:val="006611F9"/>
    <w:rsid w:val="00662D37"/>
    <w:rsid w:val="00662F9B"/>
    <w:rsid w:val="00666133"/>
    <w:rsid w:val="00670555"/>
    <w:rsid w:val="0067125A"/>
    <w:rsid w:val="0067173A"/>
    <w:rsid w:val="006717E0"/>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47A"/>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1FF5"/>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0A22"/>
    <w:rsid w:val="00820B4D"/>
    <w:rsid w:val="00824BD5"/>
    <w:rsid w:val="00824E57"/>
    <w:rsid w:val="00826808"/>
    <w:rsid w:val="00830679"/>
    <w:rsid w:val="008307A0"/>
    <w:rsid w:val="00830E20"/>
    <w:rsid w:val="008335BF"/>
    <w:rsid w:val="00833F25"/>
    <w:rsid w:val="008422B4"/>
    <w:rsid w:val="0084294E"/>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4B8"/>
    <w:rsid w:val="008D5E5B"/>
    <w:rsid w:val="008D6320"/>
    <w:rsid w:val="008E0052"/>
    <w:rsid w:val="008E0F38"/>
    <w:rsid w:val="008E3A36"/>
    <w:rsid w:val="008E62A2"/>
    <w:rsid w:val="008E7707"/>
    <w:rsid w:val="008F1993"/>
    <w:rsid w:val="008F3C91"/>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6E65"/>
    <w:rsid w:val="00967589"/>
    <w:rsid w:val="0097669C"/>
    <w:rsid w:val="00990B37"/>
    <w:rsid w:val="00991BD6"/>
    <w:rsid w:val="009962D6"/>
    <w:rsid w:val="00996C31"/>
    <w:rsid w:val="00997D69"/>
    <w:rsid w:val="00997F39"/>
    <w:rsid w:val="009A1C7A"/>
    <w:rsid w:val="009A3EDF"/>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4A19"/>
    <w:rsid w:val="00C25CFD"/>
    <w:rsid w:val="00C26711"/>
    <w:rsid w:val="00C27CC6"/>
    <w:rsid w:val="00C31EA3"/>
    <w:rsid w:val="00C34E5F"/>
    <w:rsid w:val="00C40D7C"/>
    <w:rsid w:val="00C419CB"/>
    <w:rsid w:val="00C43285"/>
    <w:rsid w:val="00C45043"/>
    <w:rsid w:val="00C459A2"/>
    <w:rsid w:val="00C45F40"/>
    <w:rsid w:val="00C518E2"/>
    <w:rsid w:val="00C524A5"/>
    <w:rsid w:val="00C540DD"/>
    <w:rsid w:val="00C54451"/>
    <w:rsid w:val="00C557A7"/>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C7DE1"/>
    <w:rsid w:val="00CD046A"/>
    <w:rsid w:val="00CD2A33"/>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7738"/>
    <w:rsid w:val="00DB029A"/>
    <w:rsid w:val="00DB5A3B"/>
    <w:rsid w:val="00DC0493"/>
    <w:rsid w:val="00DC4A52"/>
    <w:rsid w:val="00DC5B5B"/>
    <w:rsid w:val="00DC6420"/>
    <w:rsid w:val="00DD3A00"/>
    <w:rsid w:val="00DD6988"/>
    <w:rsid w:val="00DE0CED"/>
    <w:rsid w:val="00DE151A"/>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B8"/>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1885"/>
    <w:rsid w:val="00E738EE"/>
    <w:rsid w:val="00E763F3"/>
    <w:rsid w:val="00E81946"/>
    <w:rsid w:val="00E83D6E"/>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37C2"/>
    <w:rsid w:val="00EE4634"/>
    <w:rsid w:val="00EE4DBD"/>
    <w:rsid w:val="00EE5DD8"/>
    <w:rsid w:val="00EF0BBA"/>
    <w:rsid w:val="00EF0CFA"/>
    <w:rsid w:val="00EF152C"/>
    <w:rsid w:val="00EF7628"/>
    <w:rsid w:val="00F013CE"/>
    <w:rsid w:val="00F03F07"/>
    <w:rsid w:val="00F0487B"/>
    <w:rsid w:val="00F0531E"/>
    <w:rsid w:val="00F10947"/>
    <w:rsid w:val="00F10A37"/>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560C8"/>
    <w:rsid w:val="00F61D84"/>
    <w:rsid w:val="00F62DF9"/>
    <w:rsid w:val="00F64AEB"/>
    <w:rsid w:val="00F67950"/>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5</Pages>
  <Words>45653</Words>
  <Characters>260224</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Kiara Kattler</cp:lastModifiedBy>
  <cp:revision>46</cp:revision>
  <dcterms:created xsi:type="dcterms:W3CDTF">2024-10-03T00:00:00Z</dcterms:created>
  <dcterms:modified xsi:type="dcterms:W3CDTF">2024-10-0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